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SHAP</w:t>
      </w:r>
      <w:r w:rsidR="00FD59AD">
        <w:rPr>
          <w:rFonts w:ascii="Lato Light" w:hAnsi="Lato Light"/>
          <w:b/>
          <w:sz w:val="32"/>
          <w:szCs w:val="32"/>
        </w:rPr>
        <w:t>E AS A FUNCTION OF RAW MATERIAL:</w:t>
      </w:r>
      <w:r w:rsidR="00963CA9">
        <w:rPr>
          <w:rFonts w:ascii="Lato Light" w:hAnsi="Lato Light"/>
          <w:b/>
          <w:sz w:val="32"/>
          <w:szCs w:val="32"/>
        </w:rPr>
        <w:t xml:space="preserve">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w:t>
      </w:r>
      <w:r w:rsidR="00E70889">
        <w:rPr>
          <w:rFonts w:ascii="Lato Light" w:hAnsi="Lato Light"/>
          <w:sz w:val="20"/>
          <w:szCs w:val="20"/>
        </w:rPr>
        <w:t xml:space="preserve"> F. Austin State University (US)</w:t>
      </w:r>
      <w:r>
        <w:rPr>
          <w:rFonts w:ascii="Lato Light" w:hAnsi="Lato Light"/>
          <w:sz w:val="20"/>
          <w:szCs w:val="20"/>
        </w:rPr>
        <w:t xml:space="preserve"> and Cultural Heritage Depa</w:t>
      </w:r>
      <w:r w:rsidR="00E70889">
        <w:rPr>
          <w:rFonts w:ascii="Lato Light" w:hAnsi="Lato Light"/>
          <w:sz w:val="20"/>
          <w:szCs w:val="20"/>
        </w:rPr>
        <w:t>rtment, Jean Monnet University (</w:t>
      </w:r>
      <w:r>
        <w:rPr>
          <w:rFonts w:ascii="Lato Light" w:hAnsi="Lato Light"/>
          <w:sz w:val="20"/>
          <w:szCs w:val="20"/>
        </w:rPr>
        <w:t>FR</w:t>
      </w:r>
      <w:r w:rsidR="00E70889">
        <w:rPr>
          <w:rFonts w:ascii="Lato Light" w:hAnsi="Lato Light"/>
          <w:sz w:val="20"/>
          <w:szCs w:val="20"/>
        </w:rPr>
        <w:t>)</w:t>
      </w:r>
      <w:r>
        <w:rPr>
          <w:rFonts w:ascii="Lato Light" w:hAnsi="Lato Light"/>
          <w:sz w:val="20"/>
          <w:szCs w:val="20"/>
        </w:rPr>
        <w:t>.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Perdiz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sidRPr="0062241D">
        <w:rPr>
          <w:rFonts w:ascii="Lato Light" w:hAnsi="Lato Light"/>
          <w:i/>
        </w:rPr>
        <w:t xml:space="preserve"> </w:t>
      </w:r>
      <w:r w:rsidR="00086621" w:rsidRPr="0062241D">
        <w:rPr>
          <w:rFonts w:ascii="Lato Light" w:hAnsi="Lato Light"/>
          <w:i/>
        </w:rPr>
        <w:t xml:space="preserve">Perdiz arrow points from </w:t>
      </w:r>
      <w:r w:rsidR="00EF6090" w:rsidRPr="0062241D">
        <w:rPr>
          <w:rFonts w:ascii="Lato Light" w:hAnsi="Lato Light"/>
          <w:i/>
        </w:rPr>
        <w:t>10</w:t>
      </w:r>
      <w:r w:rsidR="00086621" w:rsidRPr="0062241D">
        <w:rPr>
          <w:rFonts w:ascii="Lato Light" w:hAnsi="Lato Light"/>
          <w:i/>
        </w:rPr>
        <w:t xml:space="preserve"> Caddo sites were</w:t>
      </w:r>
      <w:r>
        <w:rPr>
          <w:rFonts w:ascii="Lato Light" w:hAnsi="Lato Light"/>
          <w:i/>
        </w:rPr>
        <w:t xml:space="preserve"> aggregated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Perdiz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w:t>
      </w:r>
      <w:r w:rsidR="00C0714B" w:rsidRPr="0062241D">
        <w:rPr>
          <w:rFonts w:ascii="Lato Light" w:hAnsi="Lato Light"/>
          <w:i/>
        </w:rPr>
        <w:t xml:space="preserve"> Additional tests were run</w:t>
      </w:r>
      <w:r w:rsidR="008533DA" w:rsidRPr="0062241D">
        <w:rPr>
          <w:rFonts w:ascii="Lato Light" w:hAnsi="Lato Light"/>
          <w:i/>
        </w:rPr>
        <w:t xml:space="preserve"> to assess whether Perdiz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however, there was not a significant difference in shape for Perdiz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3E7707">
      <w:pPr>
        <w:spacing w:after="0"/>
        <w:contextualSpacing/>
        <w:rPr>
          <w:rFonts w:ascii="Lato Light" w:hAnsi="Lato Light"/>
        </w:rPr>
      </w:pPr>
    </w:p>
    <w:p w:rsidR="00FD59AD" w:rsidRDefault="00FD59AD"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E1192C" w:rsidRDefault="00E1192C" w:rsidP="00E1192C">
      <w:pPr>
        <w:spacing w:after="0"/>
        <w:contextualSpacing/>
        <w:rPr>
          <w:rFonts w:ascii="Lato Light" w:hAnsi="Lato Light"/>
          <w:sz w:val="24"/>
          <w:szCs w:val="24"/>
        </w:rPr>
      </w:pPr>
    </w:p>
    <w:p w:rsidR="00E1192C" w:rsidRDefault="00E1192C" w:rsidP="00E1192C">
      <w:pPr>
        <w:spacing w:after="0"/>
        <w:contextualSpacing/>
        <w:rPr>
          <w:rFonts w:ascii="Lato Light" w:hAnsi="Lato Light"/>
          <w:sz w:val="24"/>
          <w:szCs w:val="24"/>
        </w:rPr>
      </w:pPr>
      <w:r>
        <w:rPr>
          <w:rFonts w:ascii="Lato Light" w:hAnsi="Lato Light"/>
          <w:sz w:val="24"/>
          <w:szCs w:val="24"/>
        </w:rPr>
        <w:t xml:space="preserve">The sample </w:t>
      </w:r>
      <w:r w:rsidR="00951E8A">
        <w:rPr>
          <w:rFonts w:ascii="Lato Light" w:hAnsi="Lato Light"/>
          <w:sz w:val="24"/>
          <w:szCs w:val="24"/>
        </w:rPr>
        <w:t xml:space="preserve">consists of whole/intact </w:t>
      </w:r>
      <w:r w:rsidR="00285CDA">
        <w:rPr>
          <w:rFonts w:ascii="Lato Light" w:hAnsi="Lato Light"/>
          <w:sz w:val="24"/>
          <w:szCs w:val="24"/>
        </w:rPr>
        <w:t xml:space="preserve">Perdiz </w:t>
      </w:r>
      <w:r w:rsidR="00951E8A">
        <w:rPr>
          <w:rFonts w:ascii="Lato Light" w:hAnsi="Lato Light"/>
          <w:sz w:val="24"/>
          <w:szCs w:val="24"/>
        </w:rPr>
        <w:t>arrow points</w:t>
      </w:r>
      <w:r w:rsidR="009D44BD" w:rsidRPr="009D44BD">
        <w:rPr>
          <w:rFonts w:ascii="Lato Light" w:hAnsi="Lato Light"/>
          <w:sz w:val="24"/>
          <w:szCs w:val="24"/>
        </w:rPr>
        <w:t xml:space="preserve"> </w:t>
      </w:r>
      <w:r w:rsidR="009D44BD">
        <w:rPr>
          <w:rFonts w:ascii="Lato Light" w:hAnsi="Lato Light"/>
          <w:sz w:val="24"/>
          <w:szCs w:val="24"/>
        </w:rPr>
        <w:t>from 10 sites across the southern Caddo area</w:t>
      </w:r>
      <w:r w:rsidR="009D44BD">
        <w:rPr>
          <w:rFonts w:ascii="Lato Light" w:hAnsi="Lato Light"/>
          <w:sz w:val="24"/>
          <w:szCs w:val="24"/>
        </w:rPr>
        <w:t>, manufactured using</w:t>
      </w:r>
      <w:r w:rsidR="00285CDA">
        <w:rPr>
          <w:rFonts w:ascii="Lato Light" w:hAnsi="Lato Light"/>
          <w:sz w:val="24"/>
          <w:szCs w:val="24"/>
        </w:rPr>
        <w:t xml:space="preserve"> </w:t>
      </w:r>
      <w:r>
        <w:rPr>
          <w:rFonts w:ascii="Lato Light" w:hAnsi="Lato Light"/>
          <w:sz w:val="24"/>
          <w:szCs w:val="24"/>
        </w:rPr>
        <w:t xml:space="preserve">chert, jasper, </w:t>
      </w:r>
      <w:r w:rsidR="00285CDA">
        <w:rPr>
          <w:rFonts w:ascii="Lato Light" w:hAnsi="Lato Light"/>
          <w:sz w:val="24"/>
          <w:szCs w:val="24"/>
        </w:rPr>
        <w:t>quartzite, and silicified wood</w:t>
      </w:r>
      <w:r>
        <w:rPr>
          <w:rFonts w:ascii="Lato Light" w:hAnsi="Lato Light"/>
          <w:sz w:val="24"/>
          <w:szCs w:val="24"/>
        </w:rPr>
        <w:t xml:space="preserve"> (Figure int1:a). While the full range of raw materials have been found in Caddo burials, only chert and silicified wood points were </w:t>
      </w:r>
      <w:r w:rsidR="009D44BD">
        <w:rPr>
          <w:rFonts w:ascii="Lato Light" w:hAnsi="Lato Light"/>
          <w:sz w:val="24"/>
          <w:szCs w:val="24"/>
        </w:rPr>
        <w:t>present</w:t>
      </w:r>
      <w:bookmarkStart w:id="0" w:name="_GoBack"/>
      <w:bookmarkEnd w:id="0"/>
      <w:r>
        <w:rPr>
          <w:rFonts w:ascii="Lato Light" w:hAnsi="Lato Light"/>
          <w:sz w:val="24"/>
          <w:szCs w:val="24"/>
        </w:rPr>
        <w:t xml:space="preserve"> outside of burial contexts (Figure int1:b). </w:t>
      </w:r>
      <w:r w:rsidR="004809CF">
        <w:rPr>
          <w:rFonts w:ascii="Lato Light" w:hAnsi="Lato Light"/>
          <w:sz w:val="24"/>
          <w:szCs w:val="24"/>
        </w:rPr>
        <w:t xml:space="preserve">Raw materials also differ through the Middle, Late, and Historic Caddo periods, where chert and silicified wood are present throughout all periods, jasper and quartzite are only present in Middle Caddo contexts </w:t>
      </w:r>
      <w:r w:rsidR="004809CF">
        <w:rPr>
          <w:rFonts w:ascii="Lato Light" w:hAnsi="Lato Light"/>
          <w:sz w:val="24"/>
          <w:szCs w:val="24"/>
        </w:rPr>
        <w:t>(Figure int1:c)</w:t>
      </w:r>
      <w:r w:rsidR="004809CF">
        <w:rPr>
          <w:rFonts w:ascii="Lato Light" w:hAnsi="Lato Light"/>
          <w:sz w:val="24"/>
          <w:szCs w:val="24"/>
        </w:rPr>
        <w:t>.</w:t>
      </w:r>
    </w:p>
    <w:p w:rsidR="0084208E" w:rsidRDefault="0084208E" w:rsidP="00122EA2">
      <w:pPr>
        <w:spacing w:after="0"/>
        <w:contextualSpacing/>
        <w:jc w:val="center"/>
        <w:rPr>
          <w:rFonts w:ascii="Lato Light" w:hAnsi="Lato Light"/>
          <w:sz w:val="24"/>
          <w:szCs w:val="24"/>
        </w:rPr>
      </w:pPr>
    </w:p>
    <w:p w:rsidR="0084208E" w:rsidRDefault="001B6EF1"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284.25pt" o:ole="">
            <v:imagedata r:id="rId4" o:title=""/>
          </v:shape>
          <o:OLEObject Type="Embed" ProgID="Acrobat.Document.DC" ShapeID="_x0000_i1025" DrawAspect="Content" ObjectID="_1664166553" r:id="rId5"/>
        </w:object>
      </w:r>
    </w:p>
    <w:p w:rsidR="001B6EF1" w:rsidRPr="00B43F17" w:rsidRDefault="001B6EF1" w:rsidP="00122EA2">
      <w:pPr>
        <w:spacing w:after="0"/>
        <w:contextualSpacing/>
        <w:jc w:val="center"/>
        <w:rPr>
          <w:rFonts w:ascii="Lato Light" w:hAnsi="Lato Light"/>
          <w:b/>
          <w:i/>
          <w:sz w:val="20"/>
          <w:szCs w:val="20"/>
        </w:rPr>
      </w:pPr>
      <w:r>
        <w:rPr>
          <w:rFonts w:ascii="Lato Light" w:hAnsi="Lato Light"/>
          <w:sz w:val="20"/>
          <w:szCs w:val="20"/>
        </w:rPr>
        <w:t>Figure int1. Raw materials a, by site; b, by mortuary context; and c, by temporal period (Middle, Late, or Historic Caddo).</w:t>
      </w:r>
      <w:r w:rsidR="00B43F17">
        <w:rPr>
          <w:rFonts w:ascii="Lato Light" w:hAnsi="Lato Light"/>
          <w:sz w:val="20"/>
          <w:szCs w:val="20"/>
        </w:rPr>
        <w:t xml:space="preserve"> </w:t>
      </w:r>
      <w:r w:rsidR="00B43F17">
        <w:rPr>
          <w:rFonts w:ascii="Lato Light" w:hAnsi="Lato Light"/>
          <w:i/>
          <w:sz w:val="20"/>
          <w:szCs w:val="20"/>
        </w:rPr>
        <w:t>Double click image to view in full resolution.</w:t>
      </w:r>
    </w:p>
    <w:p w:rsidR="001B6EF1" w:rsidRDefault="001B6EF1" w:rsidP="00122EA2">
      <w:pPr>
        <w:spacing w:after="0"/>
        <w:contextualSpacing/>
        <w:jc w:val="center"/>
        <w:rPr>
          <w:rFonts w:ascii="Lato Light" w:hAnsi="Lato Light"/>
          <w:sz w:val="20"/>
          <w:szCs w:val="20"/>
        </w:rPr>
      </w:pPr>
    </w:p>
    <w:p w:rsidR="001B6EF1" w:rsidRPr="001B6EF1" w:rsidRDefault="001B6EF1" w:rsidP="00122EA2">
      <w:pPr>
        <w:spacing w:after="0"/>
        <w:contextualSpacing/>
        <w:jc w:val="center"/>
        <w:rPr>
          <w:rFonts w:ascii="Lato Light" w:hAnsi="Lato Light"/>
          <w:sz w:val="20"/>
          <w:szCs w:val="20"/>
        </w:rPr>
      </w:pPr>
      <w:r>
        <w:rPr>
          <w:rFonts w:ascii="Lato Light" w:hAnsi="Lato Light"/>
          <w:sz w:val="20"/>
          <w:szCs w:val="20"/>
        </w:rPr>
        <w:object w:dxaOrig="15119" w:dyaOrig="9180">
          <v:shape id="_x0000_i1026" type="#_x0000_t75" style="width:470.8pt;height:286.1pt" o:ole="">
            <v:imagedata r:id="rId6" o:title=""/>
          </v:shape>
          <o:OLEObject Type="Embed" ProgID="Acrobat.Document.DC" ShapeID="_x0000_i1026" DrawAspect="Content" ObjectID="_1664166554" r:id="rId7"/>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 xml:space="preserve">Figure int1. Temporal span of contexts in </w:t>
      </w:r>
      <w:r w:rsidR="00B43F17">
        <w:rPr>
          <w:rFonts w:ascii="Lato Light" w:hAnsi="Lato Light"/>
          <w:sz w:val="20"/>
          <w:szCs w:val="20"/>
        </w:rPr>
        <w:t>the Perdiz</w:t>
      </w:r>
      <w:r w:rsidRPr="009877A8">
        <w:rPr>
          <w:rFonts w:ascii="Lato Light" w:hAnsi="Lato Light"/>
          <w:sz w:val="20"/>
          <w:szCs w:val="20"/>
        </w:rPr>
        <w:t xml:space="preserve"> sample.</w:t>
      </w:r>
      <w:r w:rsidR="00B43F17">
        <w:rPr>
          <w:rFonts w:ascii="Lato Light" w:hAnsi="Lato Light"/>
          <w:sz w:val="20"/>
          <w:szCs w:val="20"/>
        </w:rPr>
        <w:t xml:space="preserve"> </w:t>
      </w:r>
      <w:r w:rsidR="00B43F17">
        <w:rPr>
          <w:rFonts w:ascii="Lato Light" w:hAnsi="Lato Light"/>
          <w:i/>
          <w:sz w:val="20"/>
          <w:szCs w:val="20"/>
        </w:rPr>
        <w:t>Double click image to view in full resolution.</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that was inhabited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Perdiz points are the earliest in the cemetery, and likely date from ca. A.D. 1430-1500 (Perttula et al. 2017:197). A single radiocarbon date has been obtained from Burial 10: 360 </w:t>
      </w:r>
      <w:r w:rsidRPr="007637D4">
        <w:rPr>
          <w:rFonts w:ascii="Lato Light" w:hAnsi="Lato Light"/>
          <w:u w:val="single"/>
        </w:rPr>
        <w:t>+</w:t>
      </w:r>
      <w:r w:rsidRPr="007637D4">
        <w:rPr>
          <w:rFonts w:ascii="Lato Light" w:hAnsi="Lato Light"/>
        </w:rPr>
        <w:t xml:space="preserve"> 60 B.P. Its calibrated age (using INTCal 20 and Calib 8.20) range at 2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r>
        <w:rPr>
          <w:rFonts w:ascii="Lato Light" w:hAnsi="Lato Light"/>
        </w:rPr>
        <w:t>Fifty seven Perdiz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Perdiz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novaculit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from </w:t>
      </w:r>
      <w:r w:rsidRPr="007637D4">
        <w:rPr>
          <w:rFonts w:ascii="Lato Light" w:hAnsi="Lato Light"/>
        </w:rPr>
        <w:t xml:space="preserve"> A.D. 1430-1600 (Perttula et al. 2010a). Forty-eight Perdiz points were recovered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Perdiz points </w:t>
      </w:r>
      <w:r w:rsidR="00F56CDD">
        <w:rPr>
          <w:rFonts w:ascii="Lato Light" w:hAnsi="Lato Light"/>
        </w:rPr>
        <w:t>were recovered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Pine Tree Mound site is a large Titus phase mound center with associated habitation deposits, family cemeteries, and a large community cemetery (Fields and Gadus 2012). Perdiz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Table 4.13; Selden and Perttula 2013:Table 2). Most of the calibrated dates fall between A.D. 1451-1495 and A.D. 1397-1429 (Selden and Perttula 2013:Table 3), but calibrated age ranges suggest that the settlement “was established in the A.D. 1300s and persisted until at least the mid 1600s”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Perdiz offerings (Corbin and Hart 1998; Perttula et al. 2010b). Fourteen Perdiz points were recovered, however, from a burial feature in the Oak Grove cemetery portion of the Washington Square Mound site (Perttula et al. 2010b:Figure 77). Another seven Perdiz points came from habitation </w:t>
      </w:r>
      <w:r w:rsidR="00DD34C8">
        <w:rPr>
          <w:rFonts w:ascii="Lato Light" w:hAnsi="Lato Light"/>
        </w:rPr>
        <w:t>areas</w:t>
      </w:r>
      <w:r w:rsidRPr="007637D4">
        <w:rPr>
          <w:rFonts w:ascii="Lato Light" w:hAnsi="Lato Light"/>
        </w:rPr>
        <w:t xml:space="preserve"> near the main burial mound (Perttula 2009:Tabl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Table 4; Selden and Perttula 2013; East Texas Radiocarbon Database), indicating use of the site in both Early (ca. A.D. 900-1200) and Middle Caddo periods. The best dates that can be associated with Perdiz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206, Spradley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Spradley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contain numerous Perdiz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lastRenderedPageBreak/>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on Attoyac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recovered seven Perdiz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M193, Redwin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Redwine</w:t>
      </w:r>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2 sigma, with a median calibrated probability of A.D. 1356. The 11 Perdiz points from habitation deposits were manufactured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Perdiz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Excavations recovered eight Perdiz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280, Syb’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r w:rsidR="000B5BBF">
        <w:rPr>
          <w:rFonts w:ascii="Lato Light" w:hAnsi="Lato Light"/>
        </w:rPr>
        <w:t>at</w:t>
      </w:r>
      <w:r w:rsidRPr="007637D4">
        <w:rPr>
          <w:rFonts w:ascii="Lato Light" w:hAnsi="Lato Light"/>
        </w:rPr>
        <w:t xml:space="preserve">  A.D. 1400</w:t>
      </w:r>
      <w:r w:rsidR="000B5BBF">
        <w:rPr>
          <w:rFonts w:ascii="Lato Light" w:hAnsi="Lato Light"/>
        </w:rPr>
        <w:t xml:space="preserve"> through</w:t>
      </w:r>
      <w:r w:rsidRPr="007637D4">
        <w:rPr>
          <w:rFonts w:ascii="Lato Light" w:hAnsi="Lato Light"/>
        </w:rPr>
        <w:t xml:space="preserve"> the late A.D. 1500s. Only a single Perdiz arrow point was recovered from Area 13 of the site (Perttula 2018:Tabl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Perdiz </w:t>
      </w:r>
      <w:r w:rsidR="005616AD">
        <w:rPr>
          <w:rFonts w:ascii="Lato Light" w:hAnsi="Lato Light"/>
          <w:sz w:val="24"/>
          <w:szCs w:val="24"/>
        </w:rPr>
        <w:t xml:space="preserve">arrow </w:t>
      </w:r>
      <w:r w:rsidR="00963CA9">
        <w:rPr>
          <w:rFonts w:ascii="Lato Light" w:hAnsi="Lato Light"/>
          <w:sz w:val="24"/>
          <w:szCs w:val="24"/>
        </w:rPr>
        <w:t xml:space="preserve">points </w:t>
      </w:r>
      <w:r w:rsidR="00EF13AB" w:rsidRPr="004E28BC">
        <w:rPr>
          <w:rFonts w:ascii="Lato Light" w:hAnsi="Lato Light"/>
          <w:sz w:val="24"/>
          <w:szCs w:val="24"/>
        </w:rPr>
        <w:t xml:space="preserve">were collected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Momocs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w:t>
      </w:r>
      <w:r w:rsidR="00A9180F" w:rsidRPr="00122EA2">
        <w:rPr>
          <w:rFonts w:ascii="Lato Light" w:hAnsi="Lato Light"/>
          <w:sz w:val="24"/>
          <w:szCs w:val="24"/>
        </w:rPr>
        <w:lastRenderedPageBreak/>
        <w:t xml:space="preserve">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function was used to identify the number of harmonics necessary to capture Perdiz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as </w:t>
      </w:r>
      <w:r w:rsidR="00EB0BDA">
        <w:rPr>
          <w:rFonts w:ascii="Lato Light" w:hAnsi="Lato Light"/>
          <w:sz w:val="24"/>
          <w:szCs w:val="24"/>
        </w:rPr>
        <w:t>employed</w:t>
      </w:r>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right,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7" type="#_x0000_t75" style="width:333.1pt;height:289.9pt" o:ole="">
            <v:imagedata r:id="rId8" o:title=""/>
          </v:shape>
          <o:OLEObject Type="Embed" ProgID="Acrobat.Document.DC" ShapeID="_x0000_i1027" DrawAspect="Content" ObjectID="_1664166555" r:id="rId9"/>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Figure R1.  EFA-PCA for Perdiz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10"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86621"/>
    <w:rsid w:val="000B5BBF"/>
    <w:rsid w:val="00122EA2"/>
    <w:rsid w:val="00157B13"/>
    <w:rsid w:val="0019577F"/>
    <w:rsid w:val="001A67B1"/>
    <w:rsid w:val="001B6EF1"/>
    <w:rsid w:val="001E3FA2"/>
    <w:rsid w:val="001E51D9"/>
    <w:rsid w:val="00212F60"/>
    <w:rsid w:val="002225DA"/>
    <w:rsid w:val="00280B1F"/>
    <w:rsid w:val="00285CDA"/>
    <w:rsid w:val="00294276"/>
    <w:rsid w:val="002C0150"/>
    <w:rsid w:val="002E1F9D"/>
    <w:rsid w:val="002F53EB"/>
    <w:rsid w:val="00302DD7"/>
    <w:rsid w:val="00315E68"/>
    <w:rsid w:val="003D265B"/>
    <w:rsid w:val="003E1F2A"/>
    <w:rsid w:val="003E7707"/>
    <w:rsid w:val="003F2898"/>
    <w:rsid w:val="004809CF"/>
    <w:rsid w:val="004A3796"/>
    <w:rsid w:val="004B75D1"/>
    <w:rsid w:val="004E28BC"/>
    <w:rsid w:val="00500B64"/>
    <w:rsid w:val="00523244"/>
    <w:rsid w:val="005616AD"/>
    <w:rsid w:val="00564ED4"/>
    <w:rsid w:val="005C1F7E"/>
    <w:rsid w:val="00601DE8"/>
    <w:rsid w:val="0062241D"/>
    <w:rsid w:val="00657F82"/>
    <w:rsid w:val="006861D2"/>
    <w:rsid w:val="006A339A"/>
    <w:rsid w:val="008028B0"/>
    <w:rsid w:val="008075DC"/>
    <w:rsid w:val="0084208E"/>
    <w:rsid w:val="008479A6"/>
    <w:rsid w:val="008533DA"/>
    <w:rsid w:val="00892C0B"/>
    <w:rsid w:val="008B6751"/>
    <w:rsid w:val="0093027E"/>
    <w:rsid w:val="00951E8A"/>
    <w:rsid w:val="00963CA9"/>
    <w:rsid w:val="009877A8"/>
    <w:rsid w:val="00996375"/>
    <w:rsid w:val="009A653B"/>
    <w:rsid w:val="009D44BD"/>
    <w:rsid w:val="009D7C90"/>
    <w:rsid w:val="009F484E"/>
    <w:rsid w:val="00A725CE"/>
    <w:rsid w:val="00A72E30"/>
    <w:rsid w:val="00A8327A"/>
    <w:rsid w:val="00A9180F"/>
    <w:rsid w:val="00AB44CE"/>
    <w:rsid w:val="00AD73A3"/>
    <w:rsid w:val="00AF127B"/>
    <w:rsid w:val="00AF3157"/>
    <w:rsid w:val="00B43F17"/>
    <w:rsid w:val="00B90C21"/>
    <w:rsid w:val="00B94019"/>
    <w:rsid w:val="00BB4D4D"/>
    <w:rsid w:val="00BE12B3"/>
    <w:rsid w:val="00BF1E7D"/>
    <w:rsid w:val="00C0714B"/>
    <w:rsid w:val="00C35A3F"/>
    <w:rsid w:val="00C95933"/>
    <w:rsid w:val="00CD5C64"/>
    <w:rsid w:val="00CE3D22"/>
    <w:rsid w:val="00D312A7"/>
    <w:rsid w:val="00DA7391"/>
    <w:rsid w:val="00DD275F"/>
    <w:rsid w:val="00DD34C8"/>
    <w:rsid w:val="00E1192C"/>
    <w:rsid w:val="00E20CF0"/>
    <w:rsid w:val="00E70889"/>
    <w:rsid w:val="00E771D3"/>
    <w:rsid w:val="00E92E6B"/>
    <w:rsid w:val="00E93C61"/>
    <w:rsid w:val="00EB0BDA"/>
    <w:rsid w:val="00EF13AB"/>
    <w:rsid w:val="00EF6090"/>
    <w:rsid w:val="00F12CC0"/>
    <w:rsid w:val="00F56CDD"/>
    <w:rsid w:val="00F9260E"/>
    <w:rsid w:val="00FC21D5"/>
    <w:rsid w:val="00FD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82A034"/>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hyperlink" Target="http://www.R-project.org" TargetMode="Externa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9</Pages>
  <Words>3313</Words>
  <Characters>1888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70</cp:revision>
  <dcterms:created xsi:type="dcterms:W3CDTF">2020-09-24T21:59:00Z</dcterms:created>
  <dcterms:modified xsi:type="dcterms:W3CDTF">2020-10-14T12:43:00Z</dcterms:modified>
</cp:coreProperties>
</file>